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FC7B52"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FC7B52"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FC7B52"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FC7B52"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v:textbox>
                </v:rect>
                <w10:anchorlock/>
              </v:group>
            </w:pict>
          </mc:Fallback>
        </mc:AlternateContent>
      </w:r>
      <w:bookmarkStart w:id="17" w:name="_GoBack"/>
      <w:bookmarkEnd w:id="17"/>
    </w:p>
    <w:p w14:paraId="6BE007CF" w14:textId="0DE01908" w:rsidR="00416A55" w:rsidRDefault="00CD5E66" w:rsidP="00CD5E66">
      <w:pPr>
        <w:pStyle w:val="Descripcin"/>
        <w:jc w:val="center"/>
        <w:rPr>
          <w:color w:val="auto"/>
          <w:sz w:val="24"/>
        </w:rPr>
      </w:pPr>
      <w:bookmarkStart w:id="18"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8156CA2" w14:textId="77777777"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24FC8F62" w:rsidR="00A50F96" w:rsidRDefault="00A50F96"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8ADF1" w14:textId="77777777" w:rsidR="00FC7B52" w:rsidRDefault="00FC7B52" w:rsidP="00294A0E">
      <w:pPr>
        <w:spacing w:line="240" w:lineRule="auto"/>
      </w:pPr>
      <w:r>
        <w:separator/>
      </w:r>
    </w:p>
  </w:endnote>
  <w:endnote w:type="continuationSeparator" w:id="0">
    <w:p w14:paraId="7A322E2E" w14:textId="77777777" w:rsidR="00FC7B52" w:rsidRDefault="00FC7B5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68763" w14:textId="77777777" w:rsidR="00FC7B52" w:rsidRDefault="00FC7B52" w:rsidP="00294A0E">
      <w:pPr>
        <w:spacing w:line="240" w:lineRule="auto"/>
      </w:pPr>
      <w:r>
        <w:separator/>
      </w:r>
    </w:p>
  </w:footnote>
  <w:footnote w:type="continuationSeparator" w:id="0">
    <w:p w14:paraId="69155944" w14:textId="77777777" w:rsidR="00FC7B52" w:rsidRDefault="00FC7B52"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8939E2C-A9D8-4AFD-917F-36D41CA1B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9</TotalTime>
  <Pages>96</Pages>
  <Words>18661</Words>
  <Characters>102641</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42</cp:revision>
  <cp:lastPrinted>2019-06-02T21:58:00Z</cp:lastPrinted>
  <dcterms:created xsi:type="dcterms:W3CDTF">2019-06-02T21:14:00Z</dcterms:created>
  <dcterms:modified xsi:type="dcterms:W3CDTF">2019-09-23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